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819FBD3" w14:textId="77777777" w:rsidR="00F166A0" w:rsidRPr="00D02B85" w:rsidRDefault="00F166A0" w:rsidP="00D02B85">
      <w:pPr>
        <w:spacing w:after="0"/>
        <w:rPr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55772CEB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47DEBB33" w14:textId="2C5A8FAE" w:rsidR="00AF5D34" w:rsidRDefault="00AF5D34" w:rsidP="00D02B85">
            <w:pPr>
              <w:pStyle w:val="CLIN1HEADING"/>
            </w:pPr>
            <w:r>
              <w:t xml:space="preserve">cLINICAL UTILITY OF </w:t>
            </w:r>
            <w:r w:rsidR="00E74528">
              <w:t>MOLECULAR</w:t>
            </w:r>
            <w:r w:rsidR="00B6396F">
              <w:t xml:space="preserve"> TESTING IN </w:t>
            </w:r>
            <w:r w:rsidR="00600499">
              <w:t>malignant histiocytoses</w:t>
            </w:r>
          </w:p>
          <w:p w14:paraId="46C05C6F" w14:textId="77777777" w:rsidR="00AF5D34" w:rsidRDefault="00AF5D34" w:rsidP="00AF5D34">
            <w:pPr>
              <w:pStyle w:val="CLIN2SUBHEADINGS"/>
            </w:pPr>
            <w:r>
              <w:t>DIAGNOSTIC utility</w:t>
            </w:r>
          </w:p>
          <w:p w14:paraId="5CA6DE0C" w14:textId="4CD45652" w:rsidR="00F515DF" w:rsidRDefault="001C5616" w:rsidP="00DF2499">
            <w:pPr>
              <w:pStyle w:val="CLIN3BULLETPOINTS"/>
            </w:pPr>
            <w:r>
              <w:t>H</w:t>
            </w:r>
            <w:r w:rsidR="00C27B09">
              <w:t>istiocytic and dendritic cell neoplasms are dri</w:t>
            </w:r>
            <w:r>
              <w:t>ven by activing mutations or gene fusions affecting the MAPK pathway</w:t>
            </w:r>
            <w:r>
              <w:fldChar w:fldCharType="begin">
                <w:fldData xml:space="preserve">PEVuZE5vdGU+PENpdGU+PEF1dGhvcj5EaWFtb25kPC9BdXRob3I+PFllYXI+MjAxNjwvWWVhcj48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aWFtb25kPC9BdXRob3I+PFllYXI+MjAxNjwvWWVhcj48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86BE2">
              <w:rPr>
                <w:vertAlign w:val="superscript"/>
              </w:rPr>
              <w:t>1</w:t>
            </w:r>
            <w:r>
              <w:fldChar w:fldCharType="end"/>
            </w:r>
            <w:r>
              <w:t>.</w:t>
            </w:r>
            <w:r w:rsidR="00186BE2">
              <w:t xml:space="preserve"> </w:t>
            </w:r>
          </w:p>
          <w:p w14:paraId="08A15664" w14:textId="7D0F0288" w:rsidR="00AF5D34" w:rsidRDefault="000A3AEE" w:rsidP="00AF5D34">
            <w:pPr>
              <w:pStyle w:val="CLIN3BULLETPOINTS"/>
            </w:pPr>
            <w:r>
              <w:t>Th</w:t>
            </w:r>
            <w:r w:rsidR="00D42C77">
              <w:t>ese include</w:t>
            </w:r>
            <w:r>
              <w:t xml:space="preserve"> </w:t>
            </w:r>
            <w:r w:rsidR="00B44D38">
              <w:t>mutations in</w:t>
            </w:r>
            <w:r w:rsidR="00F515DF">
              <w:t xml:space="preserve"> </w:t>
            </w:r>
            <w:r w:rsidR="00F515DF" w:rsidRPr="00314DCE">
              <w:rPr>
                <w:i/>
              </w:rPr>
              <w:t>BRAF</w:t>
            </w:r>
            <w:r w:rsidR="0025581D">
              <w:t xml:space="preserve"> (frequently Val600Glu)</w:t>
            </w:r>
            <w:r w:rsidR="005D72B3">
              <w:t xml:space="preserve">, </w:t>
            </w:r>
            <w:r w:rsidR="00F515DF" w:rsidRPr="00F515DF">
              <w:rPr>
                <w:i/>
              </w:rPr>
              <w:t>NRAS</w:t>
            </w:r>
            <w:r w:rsidR="00F515DF">
              <w:t xml:space="preserve">, </w:t>
            </w:r>
            <w:r w:rsidR="00F515DF" w:rsidRPr="00F515DF">
              <w:rPr>
                <w:i/>
              </w:rPr>
              <w:t>KRAS</w:t>
            </w:r>
            <w:r w:rsidR="00F515DF">
              <w:t xml:space="preserve">, </w:t>
            </w:r>
            <w:r w:rsidR="00F515DF" w:rsidRPr="00F515DF">
              <w:rPr>
                <w:i/>
              </w:rPr>
              <w:t>ARAF</w:t>
            </w:r>
            <w:r w:rsidR="00600499">
              <w:rPr>
                <w:i/>
              </w:rPr>
              <w:t xml:space="preserve"> </w:t>
            </w:r>
            <w:r w:rsidR="007B32BD">
              <w:t>and</w:t>
            </w:r>
            <w:r w:rsidR="00F515DF">
              <w:t xml:space="preserve"> </w:t>
            </w:r>
            <w:r w:rsidR="00F515DF" w:rsidRPr="00F515DF">
              <w:rPr>
                <w:i/>
              </w:rPr>
              <w:t>MAP2K1</w:t>
            </w:r>
            <w:r w:rsidR="00D012E8">
              <w:fldChar w:fldCharType="begin">
                <w:fldData xml:space="preserve">PEVuZE5vdGU+PENpdGU+PEF1dGhvcj5DaGFrcmFib3J0eTwvQXV0aG9yPjxZZWFyPjIwMTQ8L1ll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==
</w:fldData>
              </w:fldChar>
            </w:r>
            <w:r w:rsidR="00E96A35">
              <w:instrText xml:space="preserve"> ADDIN EN.CITE </w:instrText>
            </w:r>
            <w:r w:rsidR="00E96A35">
              <w:fldChar w:fldCharType="begin">
                <w:fldData xml:space="preserve">PEVuZE5vdGU+PENpdGU+PEF1dGhvcj5DaGFrcmFib3J0eTwvQXV0aG9yPjxZZWFyPjIwMTQ8L1ll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==
</w:fldData>
              </w:fldChar>
            </w:r>
            <w:r w:rsidR="00E96A35">
              <w:instrText xml:space="preserve"> ADDIN EN.CITE.DATA </w:instrText>
            </w:r>
            <w:r w:rsidR="00E96A35">
              <w:fldChar w:fldCharType="end"/>
            </w:r>
            <w:r w:rsidR="00D012E8">
              <w:fldChar w:fldCharType="separate"/>
            </w:r>
            <w:r w:rsidR="00E96A35" w:rsidRPr="00E96A35">
              <w:rPr>
                <w:vertAlign w:val="superscript"/>
              </w:rPr>
              <w:t>1-9</w:t>
            </w:r>
            <w:r w:rsidR="00D012E8">
              <w:fldChar w:fldCharType="end"/>
            </w:r>
            <w:r w:rsidR="00B6396F">
              <w:t xml:space="preserve">. </w:t>
            </w:r>
            <w:r w:rsidR="00B44D38" w:rsidRPr="00B44D38">
              <w:rPr>
                <w:i/>
              </w:rPr>
              <w:t xml:space="preserve">NF1 </w:t>
            </w:r>
            <w:r w:rsidR="00B44D38" w:rsidRPr="00B44D38">
              <w:t xml:space="preserve">and </w:t>
            </w:r>
            <w:r w:rsidR="00B44D38" w:rsidRPr="00B44D38">
              <w:rPr>
                <w:i/>
              </w:rPr>
              <w:t>PTPN11</w:t>
            </w:r>
            <w:r w:rsidR="00B44D38">
              <w:t xml:space="preserve"> </w:t>
            </w:r>
            <w:r w:rsidR="005D72B3">
              <w:t xml:space="preserve">genes </w:t>
            </w:r>
            <w:r w:rsidR="00B44D38">
              <w:t>may also be mutated</w:t>
            </w:r>
            <w:r w:rsidR="005D72B3">
              <w:fldChar w:fldCharType="begin"/>
            </w:r>
            <w:r w:rsidR="002D63D6">
              <w:instrText xml:space="preserve"> ADDIN EN.CITE &lt;EndNote&gt;&lt;Cite&gt;&lt;Author&gt;Shanmugam&lt;/Author&gt;&lt;Year&gt;2019&lt;/Year&gt;&lt;RecNum&gt;3425&lt;/RecNum&gt;&lt;DisplayText&gt;&lt;style face="superscript"&gt;9&lt;/style&gt;&lt;/DisplayText&gt;&lt;record&gt;&lt;rec-number&gt;3425&lt;/rec-number&gt;&lt;foreign-keys&gt;&lt;key app="EN" db-id="5wep2s5sfw2et6evrtzp092brtz2s0d20svw" timestamp="1638508489" guid="e8a3c1a5-e6ad-48f1-8b31-a88b43c68c57"&gt;3425&lt;/key&gt;&lt;/foreign-keys&gt;&lt;ref-type name="Journal Article"&gt;17&lt;/ref-type&gt;&lt;contributors&gt;&lt;authors&gt;&lt;author&gt;Shanmugam, Vignesh&lt;/author&gt;&lt;author&gt;Griffin, Gabriel K.&lt;/author&gt;&lt;author&gt;Jacobsen, Eric D.&lt;/author&gt;&lt;author&gt;Fletcher, Christopher D. M.&lt;/author&gt;&lt;author&gt;Sholl, Lynette M.&lt;/author&gt;&lt;author&gt;Hornick, Jason L.&lt;/author&gt;&lt;/authors&gt;&lt;/contributors&gt;&lt;titles&gt;&lt;title&gt;Identification of diverse activating mutations of the RAS-MAPK pathway in histiocytic sarcoma&lt;/title&gt;&lt;secondary-title&gt;Modern Pathology&lt;/secondary-title&gt;&lt;/titles&gt;&lt;periodical&gt;&lt;full-title&gt;Modern Pathology&lt;/full-title&gt;&lt;/periodical&gt;&lt;pages&gt;830-843&lt;/pages&gt;&lt;volume&gt;32&lt;/volume&gt;&lt;number&gt;6&lt;/number&gt;&lt;dates&gt;&lt;year&gt;2019&lt;/year&gt;&lt;pub-dates&gt;&lt;date&gt;2019/06/01&lt;/date&gt;&lt;/pub-dates&gt;&lt;/dates&gt;&lt;isbn&gt;1530-0285&lt;/isbn&gt;&lt;urls&gt;&lt;related-urls&gt;&lt;url&gt;https://doi.org/10.1038/s41379-018-0200-x&lt;/url&gt;&lt;/related-urls&gt;&lt;/urls&gt;&lt;electronic-resource-num&gt;10.1038/s41379-018-0200-x&lt;/electronic-resource-num&gt;&lt;/record&gt;&lt;/Cite&gt;&lt;/EndNote&gt;</w:instrText>
            </w:r>
            <w:r w:rsidR="005D72B3">
              <w:fldChar w:fldCharType="separate"/>
            </w:r>
            <w:r w:rsidR="005D72B3" w:rsidRPr="005D72B3">
              <w:rPr>
                <w:vertAlign w:val="superscript"/>
              </w:rPr>
              <w:t>9</w:t>
            </w:r>
            <w:r w:rsidR="005D72B3">
              <w:fldChar w:fldCharType="end"/>
            </w:r>
            <w:r w:rsidR="00B44D38">
              <w:t xml:space="preserve"> but are not targeted by this gene panel.</w:t>
            </w:r>
          </w:p>
          <w:p w14:paraId="28494FE3" w14:textId="3713C69B" w:rsidR="000A3AEE" w:rsidRDefault="000A3AEE" w:rsidP="000A3AEE">
            <w:pPr>
              <w:pStyle w:val="CLIN3BULLETPOINTS"/>
            </w:pPr>
            <w:r>
              <w:t>Gene</w:t>
            </w:r>
            <w:r w:rsidRPr="0099103A">
              <w:t xml:space="preserve"> fusions </w:t>
            </w:r>
            <w:r w:rsidR="0025581D">
              <w:t xml:space="preserve">that have been observed include those </w:t>
            </w:r>
            <w:r w:rsidRPr="0099103A">
              <w:t>involving</w:t>
            </w:r>
            <w:r w:rsidRPr="005A4501">
              <w:rPr>
                <w:i/>
              </w:rPr>
              <w:t xml:space="preserve"> BRAF</w:t>
            </w:r>
            <w:r w:rsidRPr="005A4501">
              <w:t>,</w:t>
            </w:r>
            <w:r w:rsidRPr="005A4501">
              <w:rPr>
                <w:i/>
              </w:rPr>
              <w:t xml:space="preserve"> ALK </w:t>
            </w:r>
            <w:r w:rsidRPr="005A4501">
              <w:t>and</w:t>
            </w:r>
            <w:r w:rsidRPr="005A4501">
              <w:rPr>
                <w:i/>
              </w:rPr>
              <w:t xml:space="preserve"> NTRK1</w:t>
            </w:r>
            <w:r>
              <w:fldChar w:fldCharType="begin">
                <w:fldData xml:space="preserve">PEVuZE5vdGU+PENpdGU+PEF1dGhvcj5EaWFtb25kPC9BdXRob3I+PFllYXI+MjAxNjwvWWVhcj48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aWFtb25kPC9BdXRob3I+PFllYXI+MjAxNjwvWWVhcj48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C5616">
              <w:rPr>
                <w:vertAlign w:val="superscript"/>
              </w:rPr>
              <w:t>1</w:t>
            </w:r>
            <w:r>
              <w:fldChar w:fldCharType="end"/>
            </w:r>
            <w:r>
              <w:t xml:space="preserve"> however these are not detected by this assay.</w:t>
            </w:r>
          </w:p>
          <w:p w14:paraId="307C009D" w14:textId="77777777" w:rsidR="007137EC" w:rsidRDefault="007137EC" w:rsidP="00AF5D34">
            <w:pPr>
              <w:pStyle w:val="CLIN3BULLETPOINTS"/>
            </w:pPr>
            <w:r>
              <w:t>The variant allele frequency of detectable mutations is variable but may be low, reflecting the cellular heterog</w:t>
            </w:r>
            <w:bookmarkStart w:id="0" w:name="_GoBack"/>
            <w:bookmarkEnd w:id="0"/>
            <w:r>
              <w:t>eneity of histiocytic lesions</w:t>
            </w:r>
            <w:r w:rsidR="00A50F63">
              <w:fldChar w:fldCharType="begin">
                <w:fldData xml:space="preserve">PEVuZE5vdGU+PENpdGU+PEF1dGhvcj5EaWFtb25kPC9BdXRob3I+PFllYXI+MjAxNjwvWWVhcj48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=
</w:fldData>
              </w:fldChar>
            </w:r>
            <w:r w:rsidR="00A50F63">
              <w:instrText xml:space="preserve"> ADDIN EN.CITE </w:instrText>
            </w:r>
            <w:r w:rsidR="00A50F63">
              <w:fldChar w:fldCharType="begin">
                <w:fldData xml:space="preserve">PEVuZE5vdGU+PENpdGU+PEF1dGhvcj5EaWFtb25kPC9BdXRob3I+PFllYXI+MjAxNjwvWWVhcj48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=
</w:fldData>
              </w:fldChar>
            </w:r>
            <w:r w:rsidR="00A50F63">
              <w:instrText xml:space="preserve"> ADDIN EN.CITE.DATA </w:instrText>
            </w:r>
            <w:r w:rsidR="00A50F63">
              <w:fldChar w:fldCharType="end"/>
            </w:r>
            <w:r w:rsidR="00A50F63">
              <w:fldChar w:fldCharType="separate"/>
            </w:r>
            <w:r w:rsidR="00A50F63" w:rsidRPr="00A50F63">
              <w:rPr>
                <w:vertAlign w:val="superscript"/>
              </w:rPr>
              <w:t>1</w:t>
            </w:r>
            <w:r w:rsidR="00A50F63">
              <w:fldChar w:fldCharType="end"/>
            </w:r>
            <w:r>
              <w:t xml:space="preserve">. </w:t>
            </w:r>
          </w:p>
          <w:p w14:paraId="7EFE7384" w14:textId="538CA794" w:rsidR="00AF5D34" w:rsidRDefault="00314DCE" w:rsidP="00AF5D34">
            <w:pPr>
              <w:pStyle w:val="CLIN3BULLETPOINTS"/>
            </w:pPr>
            <w:r>
              <w:t>A subset of histiocytic and dendritic cell neoplasms have clonal immunglobulin rearrangements</w:t>
            </w:r>
            <w:r w:rsidR="005D72B3">
              <w:t xml:space="preserve"> and/or aberrant somatic hypermutation</w:t>
            </w:r>
            <w:r w:rsidR="00D42C77">
              <w:t xml:space="preserve"> (</w:t>
            </w:r>
            <w:r>
              <w:t xml:space="preserve">particularly when </w:t>
            </w:r>
            <w:r w:rsidR="005D72B3">
              <w:t>associated</w:t>
            </w:r>
            <w:r>
              <w:t xml:space="preserve"> with </w:t>
            </w:r>
            <w:r w:rsidR="005D72B3">
              <w:t xml:space="preserve">a </w:t>
            </w:r>
            <w:r>
              <w:t>low-grade B cell lym</w:t>
            </w:r>
            <w:r w:rsidR="002D63D6">
              <w:t>p</w:t>
            </w:r>
            <w:r>
              <w:t>homa</w:t>
            </w:r>
            <w:r w:rsidR="00D42C77">
              <w:t>)</w:t>
            </w:r>
            <w:r>
              <w:t>, most likely constituting examples of transdifferentiation</w:t>
            </w:r>
            <w:r w:rsidR="002D63D6">
              <w:fldChar w:fldCharType="begin">
                <w:fldData xml:space="preserve">PEVuZE5vdGU+PENpdGU+PEF1dGhvcj5TaGFubXVnYW08L0F1dGhvcj48WWVhcj4yMDE5PC9ZZWFy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</w:fldData>
              </w:fldChar>
            </w:r>
            <w:r w:rsidR="00E96A35">
              <w:instrText xml:space="preserve"> ADDIN EN.CITE </w:instrText>
            </w:r>
            <w:r w:rsidR="00E96A35">
              <w:fldChar w:fldCharType="begin">
                <w:fldData xml:space="preserve">PEVuZE5vdGU+PENpdGU+PEF1dGhvcj5TaGFubXVnYW08L0F1dGhvcj48WWVhcj4yMDE5PC9ZZWFy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</w:fldData>
              </w:fldChar>
            </w:r>
            <w:r w:rsidR="00E96A35">
              <w:instrText xml:space="preserve"> ADDIN EN.CITE.DATA </w:instrText>
            </w:r>
            <w:r w:rsidR="00E96A35">
              <w:fldChar w:fldCharType="end"/>
            </w:r>
            <w:r w:rsidR="002D63D6">
              <w:fldChar w:fldCharType="separate"/>
            </w:r>
            <w:r w:rsidR="002D63D6" w:rsidRPr="002D63D6">
              <w:rPr>
                <w:vertAlign w:val="superscript"/>
              </w:rPr>
              <w:t>9,10</w:t>
            </w:r>
            <w:r w:rsidR="002D63D6">
              <w:fldChar w:fldCharType="end"/>
            </w:r>
            <w:r>
              <w:t>.</w:t>
            </w:r>
          </w:p>
          <w:p w14:paraId="68CC51E5" w14:textId="77777777" w:rsidR="00AF5D34" w:rsidRDefault="00E74528" w:rsidP="00AF5D34">
            <w:pPr>
              <w:pStyle w:val="CLIN2SUBHEADINGS"/>
            </w:pPr>
            <w:r>
              <w:t>BIOMARKERS OF RESPONSE TO THERAPY</w:t>
            </w:r>
          </w:p>
          <w:p w14:paraId="016E9E1B" w14:textId="5CDEFC0D" w:rsidR="00AF5D34" w:rsidRDefault="00A17005" w:rsidP="006A6E4D">
            <w:pPr>
              <w:pStyle w:val="CLIN3BULLETPOINTS"/>
            </w:pPr>
            <w:r>
              <w:t xml:space="preserve">Significant clinical response </w:t>
            </w:r>
            <w:r w:rsidR="00125F1E">
              <w:t xml:space="preserve">in multiple histiocytic and dendritic cell neoplasm subtypes </w:t>
            </w:r>
            <w:r>
              <w:t xml:space="preserve">have been observed to agents targeting the MAPK pathway such as </w:t>
            </w:r>
            <w:r w:rsidR="00015759">
              <w:t>BRAF inhibitors</w:t>
            </w:r>
            <w:r>
              <w:t xml:space="preserve"> and MEK inhibitors</w:t>
            </w:r>
            <w:r>
              <w:fldChar w:fldCharType="begin">
                <w:fldData xml:space="preserve">PEVuZE5vdGU+PENpdGU+PEF1dGhvcj5EdXJoYW08L0F1dGhvcj48WWVhcj4yMDE2PC9ZZWFyPjxS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</w:fldData>
              </w:fldChar>
            </w:r>
            <w:r w:rsidR="002D63D6">
              <w:instrText xml:space="preserve"> ADDIN EN.CITE </w:instrText>
            </w:r>
            <w:r w:rsidR="002D63D6">
              <w:fldChar w:fldCharType="begin">
                <w:fldData xml:space="preserve">PEVuZE5vdGU+PENpdGU+PEF1dGhvcj5EdXJoYW08L0F1dGhvcj48WWVhcj4yMDE2PC9ZZWFyPjxS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</w:fldData>
              </w:fldChar>
            </w:r>
            <w:r w:rsidR="002D63D6">
              <w:instrText xml:space="preserve"> ADDIN EN.CITE.DATA </w:instrText>
            </w:r>
            <w:r w:rsidR="002D63D6">
              <w:fldChar w:fldCharType="end"/>
            </w:r>
            <w:r>
              <w:fldChar w:fldCharType="separate"/>
            </w:r>
            <w:r w:rsidR="002D63D6" w:rsidRPr="002D63D6">
              <w:rPr>
                <w:vertAlign w:val="superscript"/>
              </w:rPr>
              <w:t>1,11-13</w:t>
            </w:r>
            <w:r>
              <w:fldChar w:fldCharType="end"/>
            </w:r>
            <w:r>
              <w:t>.</w:t>
            </w:r>
          </w:p>
          <w:p w14:paraId="1627544E" w14:textId="77777777" w:rsidR="00AF5D34" w:rsidRDefault="00AF5D34" w:rsidP="00AF5D34">
            <w:pPr>
              <w:pStyle w:val="CLIN2SUBHEADINGS"/>
            </w:pPr>
            <w:r>
              <w:t>REFERENCES</w:t>
            </w:r>
          </w:p>
          <w:p w14:paraId="083C4714" w14:textId="2F44AC3E" w:rsidR="004E49BB" w:rsidRPr="004E49BB" w:rsidRDefault="0025581D" w:rsidP="004E49BB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="004E49BB" w:rsidRPr="004E49BB">
              <w:rPr>
                <w:b/>
              </w:rPr>
              <w:t>1.</w:t>
            </w:r>
            <w:r w:rsidR="004E49BB" w:rsidRPr="004E49BB">
              <w:t xml:space="preserve"> Diamond EL, et al. Diverse and Targetable Kinase Alterations Drive Histiocytic Neoplasms. </w:t>
            </w:r>
            <w:r w:rsidR="004E49BB" w:rsidRPr="004E49BB">
              <w:rPr>
                <w:i/>
              </w:rPr>
              <w:t>Cancer Discov</w:t>
            </w:r>
            <w:r w:rsidR="004E49BB" w:rsidRPr="004E49BB">
              <w:t xml:space="preserve"> 2016; </w:t>
            </w:r>
            <w:r w:rsidR="004E49BB" w:rsidRPr="004E49BB">
              <w:rPr>
                <w:b/>
              </w:rPr>
              <w:t>6</w:t>
            </w:r>
            <w:r w:rsidR="004E49BB" w:rsidRPr="004E49BB">
              <w:t xml:space="preserve">(2): 154-65.  </w:t>
            </w:r>
            <w:r w:rsidR="004E49BB" w:rsidRPr="004E49BB">
              <w:rPr>
                <w:b/>
              </w:rPr>
              <w:t>2.</w:t>
            </w:r>
            <w:r w:rsidR="004E49BB" w:rsidRPr="004E49BB">
              <w:t xml:space="preserve"> Chakraborty R, et al. Mutually exclusive recurrent somatic mutations in MAP2K1 and BRAF support a central role for ERK activation in LCH pathogenesis. </w:t>
            </w:r>
            <w:r w:rsidR="004E49BB" w:rsidRPr="004E49BB">
              <w:rPr>
                <w:i/>
              </w:rPr>
              <w:t>Blood</w:t>
            </w:r>
            <w:r w:rsidR="004E49BB" w:rsidRPr="004E49BB">
              <w:t xml:space="preserve"> 2014; </w:t>
            </w:r>
            <w:r w:rsidR="004E49BB" w:rsidRPr="004E49BB">
              <w:rPr>
                <w:b/>
              </w:rPr>
              <w:t>124</w:t>
            </w:r>
            <w:r w:rsidR="004E49BB" w:rsidRPr="004E49BB">
              <w:t xml:space="preserve">(19): 3007-15.  </w:t>
            </w:r>
            <w:r w:rsidR="004E49BB" w:rsidRPr="004E49BB">
              <w:rPr>
                <w:b/>
              </w:rPr>
              <w:t>3.</w:t>
            </w:r>
            <w:r w:rsidR="004E49BB" w:rsidRPr="004E49BB">
              <w:t xml:space="preserve"> Brown NA, et al. High prevalence of somatic MAP2K1 mutations in BRAF V600E-negative Langerhans cell histiocytosis. </w:t>
            </w:r>
            <w:r w:rsidR="004E49BB" w:rsidRPr="004E49BB">
              <w:rPr>
                <w:i/>
              </w:rPr>
              <w:t>Blood</w:t>
            </w:r>
            <w:r w:rsidR="004E49BB" w:rsidRPr="004E49BB">
              <w:t xml:space="preserve"> 2014; </w:t>
            </w:r>
            <w:r w:rsidR="004E49BB" w:rsidRPr="004E49BB">
              <w:rPr>
                <w:b/>
              </w:rPr>
              <w:t>124</w:t>
            </w:r>
            <w:r w:rsidR="004E49BB" w:rsidRPr="004E49BB">
              <w:t xml:space="preserve">(10): 1655-8.  </w:t>
            </w:r>
            <w:r w:rsidR="004E49BB" w:rsidRPr="004E49BB">
              <w:rPr>
                <w:b/>
              </w:rPr>
              <w:t>4.</w:t>
            </w:r>
            <w:r w:rsidR="004E49BB" w:rsidRPr="004E49BB">
              <w:t xml:space="preserve"> Garces S, et al. Mutually exclusive recurrent KRAS and MAP2K1 mutations in Rosai-Dorfman disease. </w:t>
            </w:r>
            <w:r w:rsidR="004E49BB" w:rsidRPr="004E49BB">
              <w:rPr>
                <w:i/>
              </w:rPr>
              <w:t>Mod Pathol</w:t>
            </w:r>
            <w:r w:rsidR="004E49BB" w:rsidRPr="004E49BB">
              <w:t xml:space="preserve"> 2017; </w:t>
            </w:r>
            <w:r w:rsidR="004E49BB" w:rsidRPr="004E49BB">
              <w:rPr>
                <w:b/>
              </w:rPr>
              <w:t>30</w:t>
            </w:r>
            <w:r w:rsidR="004E49BB" w:rsidRPr="004E49BB">
              <w:t xml:space="preserve">(10): 1367-77.  </w:t>
            </w:r>
            <w:r w:rsidR="004E49BB" w:rsidRPr="004E49BB">
              <w:rPr>
                <w:b/>
              </w:rPr>
              <w:t>5.</w:t>
            </w:r>
            <w:r w:rsidR="004E49BB" w:rsidRPr="004E49BB">
              <w:t xml:space="preserve"> Badalian-Very G, et al. Recurrent BRAF mutations in Langerhans cell histiocytosis. </w:t>
            </w:r>
            <w:r w:rsidR="004E49BB" w:rsidRPr="004E49BB">
              <w:rPr>
                <w:i/>
              </w:rPr>
              <w:t>Blood</w:t>
            </w:r>
            <w:r w:rsidR="004E49BB" w:rsidRPr="004E49BB">
              <w:t xml:space="preserve"> 2010; </w:t>
            </w:r>
            <w:r w:rsidR="004E49BB" w:rsidRPr="004E49BB">
              <w:rPr>
                <w:b/>
              </w:rPr>
              <w:t>116</w:t>
            </w:r>
            <w:r w:rsidR="004E49BB" w:rsidRPr="004E49BB">
              <w:t xml:space="preserve">(11): 1919-23.  </w:t>
            </w:r>
            <w:r w:rsidR="004E49BB" w:rsidRPr="004E49BB">
              <w:rPr>
                <w:b/>
              </w:rPr>
              <w:t>6.</w:t>
            </w:r>
            <w:r w:rsidR="004E49BB" w:rsidRPr="004E49BB">
              <w:t xml:space="preserve"> Haroche J, et al. High prevalence of BRAF V600E mutations in Erdheim-Chester disease but not in other non-Langerhans cell histiocytoses. </w:t>
            </w:r>
            <w:r w:rsidR="004E49BB" w:rsidRPr="004E49BB">
              <w:rPr>
                <w:i/>
              </w:rPr>
              <w:t>Blood</w:t>
            </w:r>
            <w:r w:rsidR="004E49BB" w:rsidRPr="004E49BB">
              <w:t xml:space="preserve"> 2012; </w:t>
            </w:r>
            <w:r w:rsidR="004E49BB" w:rsidRPr="004E49BB">
              <w:rPr>
                <w:b/>
              </w:rPr>
              <w:t>120</w:t>
            </w:r>
            <w:r w:rsidR="004E49BB" w:rsidRPr="004E49BB">
              <w:t xml:space="preserve">(13): 2700-3.  </w:t>
            </w:r>
            <w:r w:rsidR="004E49BB" w:rsidRPr="004E49BB">
              <w:rPr>
                <w:b/>
              </w:rPr>
              <w:t>7.</w:t>
            </w:r>
            <w:r w:rsidR="004E49BB" w:rsidRPr="004E49BB">
              <w:t xml:space="preserve"> Go H, et al. Frequent detection of BRAF(V600E) mutations in histiocytic and dendritic cell neoplasms. </w:t>
            </w:r>
            <w:r w:rsidR="004E49BB" w:rsidRPr="004E49BB">
              <w:rPr>
                <w:i/>
              </w:rPr>
              <w:t>Histopathology</w:t>
            </w:r>
            <w:r w:rsidR="004E49BB" w:rsidRPr="004E49BB">
              <w:t xml:space="preserve"> 2014; </w:t>
            </w:r>
            <w:r w:rsidR="004E49BB" w:rsidRPr="004E49BB">
              <w:rPr>
                <w:b/>
              </w:rPr>
              <w:t>65</w:t>
            </w:r>
            <w:r w:rsidR="004E49BB" w:rsidRPr="004E49BB">
              <w:t xml:space="preserve">(2): 261-72.  </w:t>
            </w:r>
            <w:r w:rsidR="004E49BB" w:rsidRPr="004E49BB">
              <w:rPr>
                <w:b/>
              </w:rPr>
              <w:t>8.</w:t>
            </w:r>
            <w:r w:rsidR="004E49BB" w:rsidRPr="004E49BB">
              <w:t xml:space="preserve"> Giancarlo F, et al. BRAF V600E mutation detected in a case of Rosai-Dorfman disease. </w:t>
            </w:r>
            <w:r w:rsidR="004E49BB" w:rsidRPr="004E49BB">
              <w:rPr>
                <w:i/>
              </w:rPr>
              <w:t>Haematologica</w:t>
            </w:r>
            <w:r w:rsidR="004E49BB" w:rsidRPr="004E49BB">
              <w:t xml:space="preserve"> 2018; </w:t>
            </w:r>
            <w:r w:rsidR="004E49BB" w:rsidRPr="004E49BB">
              <w:rPr>
                <w:b/>
              </w:rPr>
              <w:t>103</w:t>
            </w:r>
            <w:r w:rsidR="004E49BB" w:rsidRPr="004E49BB">
              <w:t xml:space="preserve">(8): e377-e9.  </w:t>
            </w:r>
            <w:r w:rsidR="004E49BB" w:rsidRPr="004E49BB">
              <w:rPr>
                <w:b/>
              </w:rPr>
              <w:t>9.</w:t>
            </w:r>
            <w:r w:rsidR="004E49BB" w:rsidRPr="004E49BB">
              <w:t xml:space="preserve"> Shanmugam V, et al. Identification of diverse activating mutations of the RAS-MAPK pathway in histiocytic sarcoma. </w:t>
            </w:r>
            <w:r w:rsidR="004E49BB" w:rsidRPr="004E49BB">
              <w:rPr>
                <w:i/>
              </w:rPr>
              <w:t>Modern Pathology</w:t>
            </w:r>
            <w:r w:rsidR="004E49BB" w:rsidRPr="004E49BB">
              <w:t xml:space="preserve"> 2019; </w:t>
            </w:r>
            <w:r w:rsidR="004E49BB" w:rsidRPr="004E49BB">
              <w:rPr>
                <w:b/>
              </w:rPr>
              <w:t>32</w:t>
            </w:r>
            <w:r w:rsidR="004E49BB" w:rsidRPr="004E49BB">
              <w:t xml:space="preserve">(6): 830-43.  </w:t>
            </w:r>
            <w:r w:rsidR="004E49BB" w:rsidRPr="004E49BB">
              <w:rPr>
                <w:b/>
              </w:rPr>
              <w:t>10.</w:t>
            </w:r>
            <w:r w:rsidR="004E49BB" w:rsidRPr="004E49BB">
              <w:t xml:space="preserve"> West DS, et al. Clonally related follicular lymphomas and Langerhans cell neoplasms: expanding the spectrum of transdifferentiation. </w:t>
            </w:r>
            <w:r w:rsidR="004E49BB" w:rsidRPr="004E49BB">
              <w:rPr>
                <w:i/>
              </w:rPr>
              <w:t>Am J Surg Pathol</w:t>
            </w:r>
            <w:r w:rsidR="004E49BB" w:rsidRPr="004E49BB">
              <w:t xml:space="preserve"> 2013; </w:t>
            </w:r>
            <w:r w:rsidR="004E49BB" w:rsidRPr="004E49BB">
              <w:rPr>
                <w:b/>
              </w:rPr>
              <w:t>37</w:t>
            </w:r>
            <w:r w:rsidR="004E49BB" w:rsidRPr="004E49BB">
              <w:t xml:space="preserve">(7): 978-86.  </w:t>
            </w:r>
            <w:r w:rsidR="004E49BB" w:rsidRPr="004E49BB">
              <w:rPr>
                <w:b/>
              </w:rPr>
              <w:t>11.</w:t>
            </w:r>
            <w:r w:rsidR="004E49BB" w:rsidRPr="004E49BB">
              <w:t xml:space="preserve"> Durham BH, et al. Histiocytic neoplasms in the era of personalized genomic medicine. </w:t>
            </w:r>
            <w:r w:rsidR="004E49BB" w:rsidRPr="004E49BB">
              <w:rPr>
                <w:i/>
              </w:rPr>
              <w:t>Curr Opin Hematol</w:t>
            </w:r>
            <w:r w:rsidR="004E49BB" w:rsidRPr="004E49BB">
              <w:t xml:space="preserve"> 2016; </w:t>
            </w:r>
            <w:r w:rsidR="004E49BB" w:rsidRPr="004E49BB">
              <w:rPr>
                <w:b/>
              </w:rPr>
              <w:t>23</w:t>
            </w:r>
            <w:r w:rsidR="004E49BB" w:rsidRPr="004E49BB">
              <w:t xml:space="preserve">(4): 416-25.  </w:t>
            </w:r>
            <w:r w:rsidR="004E49BB" w:rsidRPr="004E49BB">
              <w:rPr>
                <w:b/>
              </w:rPr>
              <w:t>12.</w:t>
            </w:r>
            <w:r w:rsidR="004E49BB" w:rsidRPr="004E49BB">
              <w:t xml:space="preserve"> Haroche J, et al. Reproducible and sustained efficacy of targeted therapy with vemurafenib in patients with BRAF(V600E)-mutated Erdheim-Chester disease. </w:t>
            </w:r>
            <w:r w:rsidR="004E49BB" w:rsidRPr="004E49BB">
              <w:rPr>
                <w:i/>
              </w:rPr>
              <w:t>J Clin Oncol</w:t>
            </w:r>
            <w:r w:rsidR="004E49BB" w:rsidRPr="004E49BB">
              <w:t xml:space="preserve"> 2015; </w:t>
            </w:r>
            <w:r w:rsidR="004E49BB" w:rsidRPr="004E49BB">
              <w:rPr>
                <w:b/>
              </w:rPr>
              <w:t>33</w:t>
            </w:r>
            <w:r w:rsidR="004E49BB" w:rsidRPr="004E49BB">
              <w:t xml:space="preserve">(5): 411-8.  </w:t>
            </w:r>
            <w:r w:rsidR="004E49BB" w:rsidRPr="004E49BB">
              <w:rPr>
                <w:b/>
              </w:rPr>
              <w:t>13.</w:t>
            </w:r>
            <w:r w:rsidR="004E49BB" w:rsidRPr="004E49BB">
              <w:t xml:space="preserve"> Hyman DM, et al. Vemurafenib in Multiple Nonmelanoma Cancers with BRAF V600 Mutations. </w:t>
            </w:r>
            <w:r w:rsidR="004E49BB" w:rsidRPr="004E49BB">
              <w:rPr>
                <w:i/>
              </w:rPr>
              <w:t>N Engl J Med</w:t>
            </w:r>
            <w:r w:rsidR="004E49BB" w:rsidRPr="004E49BB">
              <w:t xml:space="preserve"> 2015; </w:t>
            </w:r>
            <w:r w:rsidR="004E49BB" w:rsidRPr="004E49BB">
              <w:rPr>
                <w:b/>
              </w:rPr>
              <w:t>373</w:t>
            </w:r>
            <w:r w:rsidR="004E49BB" w:rsidRPr="004E49BB">
              <w:t xml:space="preserve">(8): 726-36.  </w:t>
            </w:r>
          </w:p>
          <w:p w14:paraId="3322B499" w14:textId="3F2EFA11" w:rsidR="000E668C" w:rsidRPr="00850347" w:rsidRDefault="0025581D" w:rsidP="004E49BB">
            <w:pPr>
              <w:pStyle w:val="CLIN4"/>
            </w:pPr>
            <w:r>
              <w:rPr>
                <w:sz w:val="6"/>
                <w:szCs w:val="6"/>
              </w:rPr>
              <w:fldChar w:fldCharType="end"/>
            </w:r>
          </w:p>
        </w:tc>
      </w:tr>
    </w:tbl>
    <w:p w14:paraId="58031D52" w14:textId="50C0231A" w:rsidR="00F515DF" w:rsidRDefault="00F515DF" w:rsidP="004E49BB">
      <w:pPr>
        <w:rPr>
          <w:noProof/>
          <w:sz w:val="6"/>
          <w:szCs w:val="6"/>
        </w:rPr>
      </w:pPr>
    </w:p>
    <w:sectPr w:rsidR="00F515DF" w:rsidSect="00FC3DB3">
      <w:footerReference w:type="default" r:id="rId7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6A4E5CF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7A98D8B6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156870B" w14:textId="77777777" w:rsidR="004D2615" w:rsidRPr="00070923" w:rsidRDefault="00600499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892CEFE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2B9FFEF5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2CA28C18"/>
    <w:lvl w:ilvl="0" w:tplc="D556FE20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49&lt;/item&gt;&lt;item&gt;165&lt;/item&gt;&lt;item&gt;1062&lt;/item&gt;&lt;item&gt;1806&lt;/item&gt;&lt;item&gt;1956&lt;/item&gt;&lt;item&gt;2448&lt;/item&gt;&lt;item&gt;2902&lt;/item&gt;&lt;item&gt;3071&lt;/item&gt;&lt;item&gt;3411&lt;/item&gt;&lt;item&gt;3419&lt;/item&gt;&lt;item&gt;3423&lt;/item&gt;&lt;item&gt;3425&lt;/item&gt;&lt;item&gt;3426&lt;/item&gt;&lt;/record-ids&gt;&lt;/item&gt;&lt;/Libraries&gt;"/>
  </w:docVars>
  <w:rsids>
    <w:rsidRoot w:val="00F166A0"/>
    <w:rsid w:val="00015759"/>
    <w:rsid w:val="00020E59"/>
    <w:rsid w:val="000239EC"/>
    <w:rsid w:val="00072CED"/>
    <w:rsid w:val="000A3AEE"/>
    <w:rsid w:val="000B0D4C"/>
    <w:rsid w:val="000D1E7F"/>
    <w:rsid w:val="000E668C"/>
    <w:rsid w:val="00125F1E"/>
    <w:rsid w:val="00186BE2"/>
    <w:rsid w:val="001C53B9"/>
    <w:rsid w:val="001C5616"/>
    <w:rsid w:val="0025581D"/>
    <w:rsid w:val="002D63D6"/>
    <w:rsid w:val="00314DCE"/>
    <w:rsid w:val="004E0737"/>
    <w:rsid w:val="004E49BB"/>
    <w:rsid w:val="005062F9"/>
    <w:rsid w:val="005A4501"/>
    <w:rsid w:val="005B5118"/>
    <w:rsid w:val="005B783A"/>
    <w:rsid w:val="005B78C2"/>
    <w:rsid w:val="005D72B3"/>
    <w:rsid w:val="00600499"/>
    <w:rsid w:val="00614E50"/>
    <w:rsid w:val="006A6E4D"/>
    <w:rsid w:val="0070184F"/>
    <w:rsid w:val="007137EC"/>
    <w:rsid w:val="007B32BD"/>
    <w:rsid w:val="0086782A"/>
    <w:rsid w:val="008F1D2C"/>
    <w:rsid w:val="00937E3D"/>
    <w:rsid w:val="0099103A"/>
    <w:rsid w:val="00A17005"/>
    <w:rsid w:val="00A50F63"/>
    <w:rsid w:val="00AF5D34"/>
    <w:rsid w:val="00B44D38"/>
    <w:rsid w:val="00B6396F"/>
    <w:rsid w:val="00C266BE"/>
    <w:rsid w:val="00C27B09"/>
    <w:rsid w:val="00D012E8"/>
    <w:rsid w:val="00D02B85"/>
    <w:rsid w:val="00D42C77"/>
    <w:rsid w:val="00E00165"/>
    <w:rsid w:val="00E13354"/>
    <w:rsid w:val="00E50A32"/>
    <w:rsid w:val="00E74528"/>
    <w:rsid w:val="00E96A35"/>
    <w:rsid w:val="00F166A0"/>
    <w:rsid w:val="00F515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4:docId w14:val="76A7421B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D1E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E7F"/>
  </w:style>
  <w:style w:type="paragraph" w:customStyle="1" w:styleId="EndNoteBibliographyTitle">
    <w:name w:val="EndNote Bibliography Title"/>
    <w:basedOn w:val="Normal"/>
    <w:link w:val="EndNoteBibliographyTitleChar"/>
    <w:rsid w:val="00F515D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F515DF"/>
    <w:rPr>
      <w:rFonts w:ascii="Calibri" w:eastAsia="MS Mincho" w:hAnsi="Calibri" w:cs="Calibri"/>
      <w:noProof/>
      <w:sz w:val="18"/>
      <w:szCs w:val="18"/>
      <w:lang w:val="en-US"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A50F6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0F6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0F6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0F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0F6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50F6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0F6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691</Words>
  <Characters>3939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46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Imogen Caldwell</cp:lastModifiedBy>
  <cp:revision>4</cp:revision>
  <dcterms:created xsi:type="dcterms:W3CDTF">2021-12-05T23:37:00Z</dcterms:created>
  <dcterms:modified xsi:type="dcterms:W3CDTF">2021-12-06T22:55:00Z</dcterms:modified>
</cp:coreProperties>
</file>